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3925D110" w14:textId="77777777"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77777777" w:rsidR="00297A49" w:rsidRPr="0025589C" w:rsidRDefault="00297A49" w:rsidP="00C34C28"/>
    <w:p w14:paraId="66D97232" w14:textId="77777777" w:rsidR="00297A49" w:rsidRDefault="00297A49" w:rsidP="00C34C28">
      <w:pPr>
        <w:spacing w:after="200"/>
        <w:rPr>
          <w:rFonts w:eastAsiaTheme="majorEastAsia"/>
          <w:b/>
          <w:bCs/>
          <w:kern w:val="32"/>
          <w:sz w:val="28"/>
          <w:szCs w:val="28"/>
        </w:rPr>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proofErr w:type="spellStart"/>
      <w:r w:rsidR="001C7ED9" w:rsidRPr="00876E70">
        <w:rPr>
          <w:b w:val="0"/>
          <w:bCs w:val="0"/>
          <w:i/>
          <w:iCs/>
          <w:color w:val="auto"/>
          <w:sz w:val="22"/>
          <w:szCs w:val="22"/>
        </w:rPr>
        <w:t>t</w:t>
      </w:r>
      <w:r w:rsidR="001C7ED9"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proofErr w:type="spellStart"/>
      <w:r w:rsidR="0058488D">
        <w:rPr>
          <w:i/>
          <w:iCs/>
        </w:rPr>
        <w:t>lacI</w:t>
      </w:r>
      <w:proofErr w:type="spellEnd"/>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proofErr w:type="spellStart"/>
      <w:r w:rsidR="007F0D86">
        <w:rPr>
          <w:i/>
          <w:iCs/>
        </w:rPr>
        <w:t>lacI</w:t>
      </w:r>
      <w:proofErr w:type="spellEnd"/>
      <w:r w:rsidR="002D16E5">
        <w:t xml:space="preserve"> </w:t>
      </w:r>
      <w:r w:rsidR="0058488D">
        <w:t>gene. For</w:t>
      </w:r>
      <w:r w:rsidR="002D16E5">
        <w:t xml:space="preserve"> </w:t>
      </w:r>
      <w:r w:rsidR="007F0D86">
        <w:t xml:space="preserve">each pair of </w:t>
      </w:r>
      <w:proofErr w:type="spellStart"/>
      <w:r w:rsidR="007F0D86">
        <w:rPr>
          <w:i/>
          <w:iCs/>
        </w:rPr>
        <w:t>lacI</w:t>
      </w:r>
      <w:proofErr w:type="spellEnd"/>
      <w:r w:rsidR="007F0D86">
        <w:t>+</w:t>
      </w:r>
      <w:r w:rsidR="007F0D86">
        <w:rPr>
          <w:vertAlign w:val="subscript"/>
        </w:rPr>
        <w:t xml:space="preserve"> </w:t>
      </w:r>
      <w:r w:rsidR="007F0D86">
        <w:t xml:space="preserve">and </w:t>
      </w:r>
      <w:proofErr w:type="spellStart"/>
      <w:r w:rsidR="007F0D86">
        <w:rPr>
          <w:i/>
          <w:iCs/>
        </w:rPr>
        <w:t>lacI</w:t>
      </w:r>
      <w:proofErr w:type="spellEnd"/>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DB5DBA"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 xml:space="preserve">derivation of </w:t>
      </w:r>
      <w:proofErr w:type="spellStart"/>
      <w:r w:rsidR="007A7F01" w:rsidRPr="0025589C">
        <w:t>eq</w:t>
      </w:r>
      <w:r w:rsidR="003754D5">
        <w:t>s</w:t>
      </w:r>
      <w:proofErr w:type="spellEnd"/>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proofErr w:type="spellStart"/>
      <w:r w:rsidR="00660712" w:rsidRPr="0025589C">
        <w:t>eq</w:t>
      </w:r>
      <w:r w:rsidR="00660712">
        <w:t>s</w:t>
      </w:r>
      <w:proofErr w:type="spellEnd"/>
      <w:r w:rsidR="00660712" w:rsidRPr="0025589C">
        <w:t>. 2</w:t>
      </w:r>
      <w:r w:rsidR="00660712">
        <w:t>) to estimate growth parameters, which we then use</w:t>
      </w:r>
      <w:r w:rsidR="003F1D28">
        <w:t>d</w:t>
      </w:r>
      <w:r w:rsidR="00660712">
        <w:t xml:space="preserve"> in a competition model (</w:t>
      </w:r>
      <w:proofErr w:type="spellStart"/>
      <w:r w:rsidR="00660712" w:rsidRPr="0025589C">
        <w:t>eq</w:t>
      </w:r>
      <w:r w:rsidR="00660712">
        <w:t>s</w:t>
      </w:r>
      <w:proofErr w:type="spellEnd"/>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DB5DB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77777777"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proofErr w:type="spellStart"/>
      <w:r w:rsidR="006E7346">
        <w:rPr>
          <w:i/>
          <w:iCs/>
        </w:rPr>
        <w:t>lacI</w:t>
      </w:r>
      <w:proofErr w:type="spellEnd"/>
      <w:r w:rsidR="006E7346">
        <w:t>+</w:t>
      </w:r>
      <w:r w:rsidR="009D4A6A">
        <w:rPr>
          <w:vertAlign w:val="subscript"/>
        </w:rPr>
        <w:t xml:space="preserve"> </w:t>
      </w:r>
      <w:r w:rsidR="009D4A6A">
        <w:t xml:space="preserve"> and </w:t>
      </w:r>
      <w:proofErr w:type="spellStart"/>
      <w:r w:rsidR="009D4A6A">
        <w:rPr>
          <w:i/>
          <w:iCs/>
        </w:rPr>
        <w:t>lacI</w:t>
      </w:r>
      <w:proofErr w:type="spellEnd"/>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w:t>
      </w:r>
      <w:proofErr w:type="spellStart"/>
      <w:r w:rsidR="006E7346">
        <w:rPr>
          <w:i/>
          <w:iCs/>
        </w:rPr>
        <w:t>lacI</w:t>
      </w:r>
      <w:proofErr w:type="spellEnd"/>
      <w:r w:rsidR="006E7346">
        <w:rPr>
          <w:i/>
          <w:iCs/>
        </w:rPr>
        <w:t>-</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77777777" w:rsidR="00577A2C" w:rsidRDefault="00577A2C" w:rsidP="00C34C28">
      <w:pPr>
        <w:keepNext/>
        <w:jc w:val="center"/>
      </w:pPr>
      <w:r>
        <w:rPr>
          <w:noProof/>
        </w:rPr>
        <w:lastRenderedPageBreak/>
        <w:drawing>
          <wp:inline distT="0" distB="0" distL="0" distR="0" wp14:anchorId="3E947F8F" wp14:editId="61EE74C1">
            <wp:extent cx="3134642" cy="25200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1-13 15.29.20.png"/>
                    <pic:cNvPicPr/>
                  </pic:nvPicPr>
                  <pic:blipFill>
                    <a:blip r:embed="rId13"/>
                    <a:stretch>
                      <a:fillRect/>
                    </a:stretch>
                  </pic:blipFill>
                  <pic:spPr>
                    <a:xfrm>
                      <a:off x="0" y="0"/>
                      <a:ext cx="3134642" cy="2520000"/>
                    </a:xfrm>
                    <a:prstGeom prst="rect">
                      <a:avLst/>
                    </a:prstGeom>
                  </pic:spPr>
                </pic:pic>
              </a:graphicData>
            </a:graphic>
          </wp:inline>
        </w:drawing>
      </w:r>
    </w:p>
    <w:p w14:paraId="2CCAC6CA" w14:textId="77777777" w:rsidR="005E07AB" w:rsidRDefault="00577A2C" w:rsidP="00ED3476">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w:t>
      </w:r>
      <w:r w:rsidR="00A07C51">
        <w:rPr>
          <w:b w:val="0"/>
          <w:bCs w:val="0"/>
          <w:color w:val="000000" w:themeColor="text1"/>
          <w:sz w:val="22"/>
          <w:szCs w:val="22"/>
        </w:rPr>
        <w:t xml:space="preserve">relative </w:t>
      </w:r>
      <w:r w:rsidR="00872EE1">
        <w:rPr>
          <w:b w:val="0"/>
          <w:bCs w:val="0"/>
          <w:color w:val="000000" w:themeColor="text1"/>
          <w:sz w:val="22"/>
          <w:szCs w:val="22"/>
        </w:rPr>
        <w:t xml:space="preserve">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xml:space="preserve">. Open circles show relative fitness </w:t>
      </w:r>
      <w:r w:rsidR="00A07C51">
        <w:rPr>
          <w:b w:val="0"/>
          <w:bCs w:val="0"/>
          <w:color w:val="000000" w:themeColor="text1"/>
          <w:sz w:val="22"/>
          <w:szCs w:val="22"/>
        </w:rPr>
        <w:t>inferr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872EE1">
        <w:rPr>
          <w:b w:val="0"/>
          <w:bCs w:val="0"/>
          <w:color w:val="000000" w:themeColor="text1"/>
          <w:sz w:val="22"/>
          <w:szCs w:val="22"/>
        </w:rPr>
        <w:t>.</w:t>
      </w:r>
      <w:r w:rsidR="006A7717">
        <w:rPr>
          <w:b w:val="0"/>
          <w:bCs w:val="0"/>
          <w:color w:val="000000" w:themeColor="text1"/>
          <w:sz w:val="22"/>
          <w:szCs w:val="22"/>
        </w:rPr>
        <w:t xml:space="preserve"> Relative fitness calculated with eq. 4.</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C34C28">
      <w:pPr>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77777777" w:rsidR="004C78E5" w:rsidRDefault="00EA764C">
      <w:r>
        <w:t xml:space="preserve">We </w:t>
      </w:r>
      <w:del w:id="7" w:author="Judith Berman" w:date="2018-12-20T22:07:00Z">
        <w:r w:rsidR="00383DE1" w:rsidDel="0029701E">
          <w:delText xml:space="preserve">now </w:delText>
        </w:r>
      </w:del>
      <w:ins w:id="8" w:author="Judith Berman" w:date="2018-12-20T22:07:00Z">
        <w:r w:rsidR="0029701E">
          <w:t xml:space="preserve">then </w:t>
        </w:r>
      </w:ins>
      <w:del w:id="9" w:author="Judith Berman" w:date="2018-12-20T22:07:00Z">
        <w:r w:rsidDel="0029701E">
          <w:delText>turn our attention to</w:delText>
        </w:r>
      </w:del>
      <w:bookmarkStart w:id="10" w:name="_GoBack"/>
      <w:ins w:id="11" w:author="Judith Berman" w:date="2018-12-20T22:07:00Z">
        <w:r w:rsidR="0029701E">
          <w:t>tested</w:t>
        </w:r>
      </w:ins>
      <w:bookmarkEnd w:id="10"/>
      <w:r>
        <w:t xml:space="preserve"> an application of </w:t>
      </w:r>
      <w:del w:id="12" w:author="Judith Berman" w:date="2018-12-20T22:07:00Z">
        <w:r w:rsidDel="0029701E">
          <w:delText>our</w:delText>
        </w:r>
        <w:r w:rsidR="00383DE1" w:rsidDel="0029701E">
          <w:delText xml:space="preserve"> </w:delText>
        </w:r>
      </w:del>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77777777"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proofErr w:type="spellStart"/>
      <w:r w:rsidR="007F2AA6">
        <w:rPr>
          <w:i/>
          <w:iCs/>
        </w:rPr>
        <w:t>lacI</w:t>
      </w:r>
      <w:proofErr w:type="spellEnd"/>
      <w:r w:rsidR="007F2AA6">
        <w:rPr>
          <w:i/>
          <w:iCs/>
        </w:rPr>
        <w:t xml:space="preserve">+ </w:t>
      </w:r>
      <w:r w:rsidR="007F2AA6">
        <w:t xml:space="preserve">strains </w:t>
      </w:r>
      <w:r>
        <w:t xml:space="preserve">were measured in mono-culture with </w:t>
      </w:r>
      <w:r w:rsidR="00DC0A28">
        <w:t xml:space="preserve">and without </w:t>
      </w:r>
      <w:r>
        <w:t>IPTG</w:t>
      </w:r>
      <w:r w:rsidR="00584403">
        <w:t xml:space="preserve"> </w:t>
      </w:r>
      <w:commentRangeStart w:id="13"/>
      <w:r w:rsidR="00584403">
        <w:t>(</w:t>
      </w:r>
      <w:r w:rsidR="00584403" w:rsidRPr="003F0C07">
        <w:t>Isopropyl-</w:t>
      </w:r>
      <w:r w:rsidR="00584403">
        <w:rPr>
          <w:lang w:val="el-GR"/>
        </w:rPr>
        <w:t>β</w:t>
      </w:r>
      <w:r w:rsidR="00584403" w:rsidRPr="003F0C07">
        <w:t>-D-</w:t>
      </w:r>
      <w:proofErr w:type="spellStart"/>
      <w:r w:rsidR="00584403" w:rsidRPr="003F0C07">
        <w:t>thiogalactoside</w:t>
      </w:r>
      <w:proofErr w:type="spellEnd"/>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w:t>
      </w:r>
      <w:r w:rsidR="007F2AA6">
        <w:t xml:space="preserve">experimental </w:t>
      </w:r>
      <w:r w:rsidR="003F6167">
        <w:t>validation</w:t>
      </w:r>
      <w:r w:rsidR="007F2AA6">
        <w:t>, see above</w:t>
      </w:r>
      <w:r w:rsidR="003F6167">
        <w:t>)</w:t>
      </w:r>
      <w:commentRangeEnd w:id="13"/>
      <w:r w:rsidR="00304A81">
        <w:rPr>
          <w:rStyle w:val="CommentReference"/>
        </w:rPr>
        <w:commentReference w:id="13"/>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192D6A38" w14:textId="77777777" w:rsidR="00C94948" w:rsidRPr="00C94948" w:rsidRDefault="00C94948"/>
    <w:p w14:paraId="7E50B41E" w14:textId="77777777" w:rsidR="00C94948" w:rsidRDefault="006C4BAC" w:rsidP="00C34C28">
      <w:pPr>
        <w:keepNext/>
        <w:spacing w:after="200" w:line="276" w:lineRule="auto"/>
        <w:ind w:firstLine="0"/>
        <w:jc w:val="center"/>
      </w:pPr>
      <w:r>
        <w:rPr>
          <w:noProof/>
        </w:rPr>
        <w:lastRenderedPageBreak/>
        <w:drawing>
          <wp:inline distT="0" distB="0" distL="0" distR="0" wp14:anchorId="1401E7DB" wp14:editId="28288AEF">
            <wp:extent cx="3777916"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7"/>
                    <a:stretch>
                      <a:fillRect/>
                    </a:stretch>
                  </pic:blipFill>
                  <pic:spPr>
                    <a:xfrm>
                      <a:off x="0" y="0"/>
                      <a:ext cx="3784531" cy="3269615"/>
                    </a:xfrm>
                    <a:prstGeom prst="rect">
                      <a:avLst/>
                    </a:prstGeom>
                  </pic:spPr>
                </pic:pic>
              </a:graphicData>
            </a:graphic>
          </wp:inline>
        </w:drawing>
      </w:r>
    </w:p>
    <w:p w14:paraId="791AD190" w14:textId="77777777" w:rsidR="00660A13" w:rsidRDefault="00C94948" w:rsidP="00ED3476">
      <w:pPr>
        <w:pStyle w:val="Caption"/>
        <w:rPr>
          <w:b w:val="0"/>
          <w:bCs w:val="0"/>
          <w:color w:val="000000" w:themeColor="text1"/>
          <w:sz w:val="22"/>
          <w:szCs w:val="22"/>
        </w:rPr>
      </w:pPr>
      <w:bookmarkStart w:id="14"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4"/>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 xml:space="preserve">expression as a function of </w:t>
      </w:r>
      <w:commentRangeStart w:id="15"/>
      <w:r w:rsidR="00660A13">
        <w:rPr>
          <w:color w:val="000000" w:themeColor="text1"/>
          <w:sz w:val="22"/>
          <w:szCs w:val="22"/>
        </w:rPr>
        <w:t>expression</w:t>
      </w:r>
      <w:commentRangeEnd w:id="15"/>
      <w:r w:rsidR="00304A81">
        <w:rPr>
          <w:rStyle w:val="CommentReference"/>
          <w:b w:val="0"/>
          <w:bCs w:val="0"/>
          <w:color w:val="auto"/>
        </w:rPr>
        <w:commentReference w:id="15"/>
      </w:r>
      <w:r w:rsidR="00660A13">
        <w:rPr>
          <w:color w:val="000000" w:themeColor="text1"/>
          <w:sz w:val="22"/>
          <w:szCs w:val="22"/>
        </w:rPr>
        <w:t xml:space="preserve"> level.</w:t>
      </w:r>
      <w:r w:rsidR="00660A13">
        <w:rPr>
          <w:b w:val="0"/>
          <w:bCs w:val="0"/>
          <w:color w:val="000000" w:themeColor="text1"/>
          <w:sz w:val="22"/>
          <w:szCs w:val="22"/>
        </w:rPr>
        <w:t xml:space="preserve"> </w:t>
      </w:r>
      <w:r w:rsidR="00BE6CA6">
        <w:rPr>
          <w:b w:val="0"/>
          <w:bCs w:val="0"/>
          <w:color w:val="000000" w:themeColor="text1"/>
          <w:sz w:val="22"/>
          <w:szCs w:val="22"/>
        </w:rPr>
        <w:t>E</w:t>
      </w:r>
      <w:r w:rsidR="003F6167">
        <w:rPr>
          <w:b w:val="0"/>
          <w:bCs w:val="0"/>
          <w:color w:val="000000" w:themeColor="text1"/>
          <w:sz w:val="22"/>
          <w:szCs w:val="22"/>
        </w:rPr>
        <w:t>xpression</w:t>
      </w:r>
      <w:r w:rsidR="00BE6CA6">
        <w:rPr>
          <w:b w:val="0"/>
          <w:bCs w:val="0"/>
          <w:color w:val="000000" w:themeColor="text1"/>
          <w:sz w:val="22"/>
          <w:szCs w:val="22"/>
        </w:rPr>
        <w:t xml:space="preserve"> of the </w:t>
      </w:r>
      <w:r w:rsidR="00BE6CA6">
        <w:rPr>
          <w:b w:val="0"/>
          <w:bCs w:val="0"/>
          <w:i/>
          <w:iCs/>
          <w:color w:val="000000" w:themeColor="text1"/>
          <w:sz w:val="22"/>
          <w:szCs w:val="22"/>
        </w:rPr>
        <w:t>lac</w:t>
      </w:r>
      <w:r w:rsidR="00BE6CA6">
        <w:rPr>
          <w:b w:val="0"/>
          <w:bCs w:val="0"/>
          <w:color w:val="000000" w:themeColor="text1"/>
          <w:sz w:val="22"/>
          <w:szCs w:val="22"/>
        </w:rPr>
        <w:t xml:space="preserve"> operon</w:t>
      </w:r>
      <w:r w:rsidR="003F6167">
        <w:rPr>
          <w:b w:val="0"/>
          <w:bCs w:val="0"/>
          <w:color w:val="000000" w:themeColor="text1"/>
          <w:sz w:val="22"/>
          <w:szCs w:val="22"/>
        </w:rPr>
        <w:t xml:space="preserve"> </w:t>
      </w:r>
      <w:r w:rsidR="00031E11">
        <w:rPr>
          <w:b w:val="0"/>
          <w:bCs w:val="0"/>
          <w:color w:val="000000" w:themeColor="text1"/>
          <w:sz w:val="22"/>
          <w:szCs w:val="22"/>
        </w:rPr>
        <w:t xml:space="preserve">is </w:t>
      </w:r>
      <w:r w:rsidR="003F6167">
        <w:rPr>
          <w:b w:val="0"/>
          <w:bCs w:val="0"/>
          <w:color w:val="000000" w:themeColor="text1"/>
          <w:sz w:val="22"/>
          <w:szCs w:val="22"/>
        </w:rPr>
        <w:t>induced by IPTG concentration</w:t>
      </w:r>
      <w:r w:rsidR="00BE6CA6">
        <w:rPr>
          <w:b w:val="0"/>
          <w:bCs w:val="0"/>
          <w:color w:val="000000" w:themeColor="text1"/>
          <w:sz w:val="22"/>
          <w:szCs w:val="22"/>
        </w:rPr>
        <w:t xml:space="preserve">. Thus, </w:t>
      </w:r>
      <w:r w:rsidR="003F6167">
        <w:rPr>
          <w:b w:val="0"/>
          <w:bCs w:val="0"/>
          <w:color w:val="000000" w:themeColor="text1"/>
          <w:sz w:val="22"/>
          <w:szCs w:val="22"/>
        </w:rPr>
        <w:t xml:space="preserve">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w:t>
      </w:r>
      <w:r w:rsidR="00686D9D">
        <w:rPr>
          <w:b w:val="0"/>
          <w:bCs w:val="0"/>
          <w:color w:val="000000" w:themeColor="text1"/>
          <w:sz w:val="22"/>
          <w:szCs w:val="22"/>
        </w:rPr>
        <w:t xml:space="preserve">to </w:t>
      </w:r>
      <w:r w:rsidR="003F6167">
        <w:rPr>
          <w:b w:val="0"/>
          <w:bCs w:val="0"/>
          <w:color w:val="000000" w:themeColor="text1"/>
          <w:sz w:val="22"/>
          <w:szCs w:val="22"/>
        </w:rPr>
        <w:t xml:space="preserve">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r w:rsidR="00894586">
        <w:rPr>
          <w:b w:val="0"/>
          <w:bCs w:val="0"/>
          <w:color w:val="000000" w:themeColor="text1"/>
          <w:sz w:val="22"/>
          <w:szCs w:val="22"/>
        </w:rPr>
        <w:t xml:space="preserve">symbol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14E68C75" w14:textId="7777777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r w:rsidR="00C45B34">
        <w:rPr>
          <w:b w:val="0"/>
          <w:bCs w:val="0"/>
          <w:color w:val="000000" w:themeColor="text1"/>
          <w:sz w:val="22"/>
          <w:szCs w:val="22"/>
          <w:highlight w:val="red"/>
        </w:rPr>
        <w:t xml:space="preserve"> Should be clear what the y-axis is (W? 1-W? W-1?)</w:t>
      </w:r>
    </w:p>
    <w:p w14:paraId="6BA723D1" w14:textId="77777777" w:rsidR="007A7F01" w:rsidRPr="0025589C" w:rsidRDefault="007A7F01" w:rsidP="00C34C28">
      <w:pPr>
        <w:pStyle w:val="Heading1"/>
        <w:spacing w:line="360" w:lineRule="auto"/>
        <w:ind w:firstLine="284"/>
      </w:pPr>
      <w:r w:rsidRPr="00674F4C">
        <w:t>Discussion</w:t>
      </w:r>
    </w:p>
    <w:p w14:paraId="0615F56D" w14:textId="77777777"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commentRangeStart w:id="16"/>
      <w:r w:rsidR="00F4206B" w:rsidRPr="00C828BF">
        <w:t xml:space="preserve">approach </w:t>
      </w:r>
      <w:r w:rsidRPr="00C828BF">
        <w:t xml:space="preserve">commonly </w:t>
      </w:r>
      <w:r w:rsidR="00304A81">
        <w:t>used</w:t>
      </w:r>
      <w:r w:rsidR="00BE030C" w:rsidRPr="00C828BF">
        <w:t xml:space="preserve"> </w:t>
      </w:r>
      <w:commentRangeEnd w:id="16"/>
      <w:r w:rsidR="00304A81">
        <w:rPr>
          <w:rStyle w:val="CommentReference"/>
        </w:rPr>
        <w:commentReference w:id="16"/>
      </w:r>
      <w:r w:rsidR="00BE030C" w:rsidRPr="00C828BF">
        <w:t>(</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w:t>
      </w:r>
      <w:r w:rsidR="007A7F01" w:rsidRPr="0025589C">
        <w:lastRenderedPageBreak/>
        <w:t xml:space="preserve">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77777777"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fitness</w:t>
      </w:r>
      <w:r w:rsidR="00142E45">
        <w:t xml:space="preserve">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w:t>
      </w:r>
      <w:r w:rsidR="00727260">
        <w:t>her</w:t>
      </w:r>
      <w:r w:rsidR="00727260" w:rsidRPr="00643E5F">
        <w:t xml:space="preserve"> </w:t>
      </w:r>
      <w:r w:rsidR="005756F6" w:rsidRPr="00643E5F">
        <w:t xml:space="preserve">strain 1 </w:t>
      </w:r>
      <w:r w:rsidR="00727260">
        <w:t xml:space="preserve">is </w:t>
      </w:r>
      <w:r w:rsidR="00727260">
        <w:t>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lastRenderedPageBreak/>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our new</w:t>
      </w:r>
      <w:r w:rsidR="004B3D8A" w:rsidRPr="0025589C">
        <w:t xml:space="preserve">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approach</w:t>
      </w:r>
      <w:r w:rsidR="00740A2F" w:rsidRPr="0025589C">
        <w:t xml:space="preserve">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7" w:name="_Ref439853427"/>
    </w:p>
    <w:p w14:paraId="62F85535" w14:textId="77777777" w:rsidR="00643E5F" w:rsidRDefault="00643E5F" w:rsidP="00C34C28">
      <w:pPr>
        <w:spacing w:after="200"/>
        <w:rPr>
          <w:rFonts w:eastAsiaTheme="majorEastAsia"/>
          <w:b/>
          <w:bCs/>
          <w:kern w:val="32"/>
          <w:sz w:val="28"/>
          <w:szCs w:val="28"/>
        </w:rPr>
      </w:pPr>
      <w:bookmarkStart w:id="18" w:name="_Ref455590789"/>
      <w:r>
        <w:br w:type="page"/>
      </w:r>
    </w:p>
    <w:p w14:paraId="6BE9AF3D" w14:textId="77777777" w:rsidR="007A7F01" w:rsidRPr="0025589C" w:rsidRDefault="007A7F01" w:rsidP="00C34C28">
      <w:pPr>
        <w:pStyle w:val="Heading1"/>
        <w:spacing w:line="360" w:lineRule="auto"/>
        <w:ind w:firstLine="284"/>
      </w:pPr>
      <w:bookmarkStart w:id="19" w:name="_Ref529956456"/>
      <w:r w:rsidRPr="0025589C">
        <w:lastRenderedPageBreak/>
        <w:t>Materials and Methods</w:t>
      </w:r>
      <w:bookmarkEnd w:id="17"/>
      <w:bookmarkEnd w:id="18"/>
      <w:bookmarkEnd w:id="19"/>
    </w:p>
    <w:p w14:paraId="7EF4A0F5" w14:textId="77777777"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20"/>
      <w:r w:rsidR="00862800" w:rsidRPr="00634C42">
        <w:t>89</w:t>
      </w:r>
      <w:commentRangeEnd w:id="20"/>
      <w:r w:rsidR="00B25AD9">
        <w:rPr>
          <w:rStyle w:val="CommentReference"/>
        </w:rPr>
        <w:commentReference w:id="20"/>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77777777"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31E6B216" w14:textId="77777777"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0DF29577" w14:textId="77777777"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2E5CBF4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372331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5C228D7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49B2E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4054F8B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16D742A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5B23D76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090B7E1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8F1BD0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81C68">
        <w:rPr>
          <w:rFonts w:ascii="Times New Roman" w:hAnsi="Times New Roman" w:cs="Times New Roman"/>
          <w:noProof/>
        </w:rPr>
        <w:lastRenderedPageBreak/>
        <w:t xml:space="preserve">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0CEDB2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15F7D6D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5FF9F4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133468D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5CA667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76EFCF4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8F032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61C208E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6BDD030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18C9ED5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5A3460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33C234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3C551D0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2846E0F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42306A1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566408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56AD670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 xml:space="preserve">Jones E, Oliphant T, Peterson P, others (2001) SciPy: Open source scientific tools for Python. </w:t>
      </w:r>
      <w:r w:rsidRPr="00181C68">
        <w:rPr>
          <w:rFonts w:ascii="Times New Roman" w:hAnsi="Times New Roman" w:cs="Times New Roman"/>
          <w:noProof/>
        </w:rPr>
        <w:lastRenderedPageBreak/>
        <w:t>Available at: http://www.scipy.org/.</w:t>
      </w:r>
    </w:p>
    <w:p w14:paraId="5557633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1487359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21FA3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32C477A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362E136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20AA83C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488E0F5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CEFFA6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6D658A1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6B709F2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5A96778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59755B1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633D59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0D96256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54268E1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66257A0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6C7DD99" w14:textId="77777777"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DB5DB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DB5DBA"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DB5DBA"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DB5DBA"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DB5DBA"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DB5DB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DB5DBA"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21"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1"/>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DB5DB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DB5DBA"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DB5DB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DB5DBA"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22"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23" w:name="_Ref453761140"/>
      <w:bookmarkStart w:id="24"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2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5"/>
      <w:r w:rsidRPr="009B1A45">
        <w:rPr>
          <w:color w:val="auto"/>
          <w:sz w:val="22"/>
          <w:szCs w:val="22"/>
        </w:rPr>
        <w:t xml:space="preserve">. </w:t>
      </w:r>
      <w:bookmarkEnd w:id="23"/>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4"/>
    </w:p>
    <w:p w14:paraId="2F1189B5" w14:textId="77777777" w:rsidR="00FE4A98" w:rsidRDefault="00FE4A98" w:rsidP="00C34C28">
      <w:pPr>
        <w:spacing w:after="200"/>
        <w:rPr>
          <w:b/>
          <w:bCs/>
        </w:rPr>
      </w:pPr>
      <w:bookmarkStart w:id="26"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27" w:name="_Ref453761035"/>
      <w:r>
        <w:br w:type="page"/>
      </w:r>
    </w:p>
    <w:bookmarkEnd w:id="27"/>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DB5DB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DB5DB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DB5DB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DB5DB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DB5DB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DB5DBA"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DB5DB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DB5DBA"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28"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2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DB5DB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DB5DBA"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Judith Berman" w:date="2018-12-20T22:11:00Z" w:initials="MOU">
    <w:p w14:paraId="21EB909D" w14:textId="77777777" w:rsidR="00DB5DBA" w:rsidRDefault="00DB5DBA">
      <w:pPr>
        <w:pStyle w:val="CommentText"/>
      </w:pPr>
      <w:r>
        <w:rPr>
          <w:rStyle w:val="CommentReference"/>
        </w:rPr>
        <w:annotationRef/>
      </w:r>
      <w:r>
        <w:t>Can this go to methods?</w:t>
      </w:r>
    </w:p>
  </w:comment>
  <w:comment w:id="15" w:author="Judith Berman" w:date="2018-12-20T22:14:00Z" w:initials="MOU">
    <w:p w14:paraId="65179141" w14:textId="77777777" w:rsidR="00DB5DBA" w:rsidRDefault="00DB5DBA">
      <w:pPr>
        <w:pStyle w:val="CommentText"/>
      </w:pPr>
      <w:r>
        <w:rPr>
          <w:rStyle w:val="CommentReference"/>
        </w:rPr>
        <w:annotationRef/>
      </w:r>
      <w:r>
        <w:t xml:space="preserve">X axis should read: Expression level (relative </w:t>
      </w:r>
      <w:proofErr w:type="spellStart"/>
      <w:r>
        <w:t>ot</w:t>
      </w:r>
      <w:proofErr w:type="spellEnd"/>
      <w:r>
        <w:t xml:space="preserve"> ancestor) and the relative fitness costs on Y axis should explain relative to what.</w:t>
      </w:r>
    </w:p>
  </w:comment>
  <w:comment w:id="16" w:author="Judith Berman" w:date="2018-12-20T22:17:00Z" w:initials="MOU">
    <w:p w14:paraId="542C499F" w14:textId="77777777" w:rsidR="00DB5DBA" w:rsidRDefault="00DB5DBA">
      <w:pPr>
        <w:pStyle w:val="CommentText"/>
      </w:pPr>
      <w:r>
        <w:rPr>
          <w:rStyle w:val="CommentReference"/>
        </w:rPr>
        <w:annotationRef/>
      </w:r>
      <w:r>
        <w:t>Refs?</w:t>
      </w:r>
    </w:p>
    <w:p w14:paraId="42113EE4" w14:textId="77777777" w:rsidR="00DB5DBA" w:rsidRDefault="00DB5DBA">
      <w:pPr>
        <w:pStyle w:val="CommentText"/>
      </w:pPr>
    </w:p>
  </w:comment>
  <w:comment w:id="20" w:author="TF Cooper" w:date="2018-12-02T23:12:00Z" w:initials="tcooper">
    <w:p w14:paraId="2AA67A69" w14:textId="77777777" w:rsidR="00DB5DBA" w:rsidRDefault="00DB5DBA">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EB909D" w15:done="0"/>
  <w15:commentEx w15:paraId="65179141" w15:done="0"/>
  <w15:commentEx w15:paraId="42113EE4" w15:done="0"/>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B909D" w16cid:durableId="1FC6A7D5"/>
  <w16cid:commentId w16cid:paraId="65179141" w16cid:durableId="1FC6A7D6"/>
  <w16cid:commentId w16cid:paraId="42113EE4" w16cid:durableId="1FC6A7D7"/>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4529F" w14:textId="77777777" w:rsidR="007C3EE7" w:rsidRDefault="007C3EE7">
      <w:pPr>
        <w:spacing w:line="240" w:lineRule="auto"/>
      </w:pPr>
      <w:r>
        <w:separator/>
      </w:r>
    </w:p>
  </w:endnote>
  <w:endnote w:type="continuationSeparator" w:id="0">
    <w:p w14:paraId="3FB38C71" w14:textId="77777777" w:rsidR="007C3EE7" w:rsidRDefault="007C3E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DB5DBA" w:rsidRDefault="00DB5DB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DB5DBA" w:rsidRDefault="00DB5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DB5DBA" w:rsidRDefault="00DB5DBA"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DB5DBA" w:rsidRDefault="00DB5DBA"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F21BE" w14:textId="77777777" w:rsidR="007C3EE7" w:rsidRDefault="007C3EE7">
      <w:pPr>
        <w:spacing w:line="240" w:lineRule="auto"/>
      </w:pPr>
      <w:r>
        <w:separator/>
      </w:r>
    </w:p>
  </w:footnote>
  <w:footnote w:type="continuationSeparator" w:id="0">
    <w:p w14:paraId="071765EB" w14:textId="77777777" w:rsidR="007C3EE7" w:rsidRDefault="007C3E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DB5DBA" w:rsidRDefault="00DB5DBA"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77777777" w:rsidR="00DB5DBA" w:rsidRDefault="00DB5DBA"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December 20,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png"/><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D4E77AB-CDFD-A545-AD3B-499FBC958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9</Pages>
  <Words>31112</Words>
  <Characters>177340</Characters>
  <Application>Microsoft Office Word</Application>
  <DocSecurity>0</DocSecurity>
  <Lines>1477</Lines>
  <Paragraphs>41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cp:revision>
  <cp:lastPrinted>2018-06-20T21:14:00Z</cp:lastPrinted>
  <dcterms:created xsi:type="dcterms:W3CDTF">2018-12-17T18:55:00Z</dcterms:created>
  <dcterms:modified xsi:type="dcterms:W3CDTF">2018-12-20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